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77A0A2C3"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64B2A9A"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CAE03F4" w14:textId="1C49B0C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LAPORAN PROPOSAL SKRIPSI INI </w:t>
      </w:r>
    </w:p>
    <w:p w14:paraId="78EE7CA6" w14:textId="4FA1892A"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4"/>
          <w:szCs w:val="22"/>
          <w:lang w:val="id-ID"/>
        </w:rPr>
        <w:t>TELAH DISETUJUI UNTUK MELAKSANAKAN SEMINAR</w:t>
      </w:r>
      <w:r w:rsidRPr="000B3CC7">
        <w:rPr>
          <w:rFonts w:ascii="XDPrime" w:eastAsia="Times New Roman" w:hAnsi="XDPrime" w:cs="Consolas"/>
          <w:noProof/>
          <w:color w:val="000000"/>
          <w:sz w:val="24"/>
          <w:szCs w:val="22"/>
          <w:lang w:val="id-ID"/>
        </w:rPr>
        <w:br/>
        <w:t xml:space="preserve">PADA HARI / TANGGAL: </w:t>
      </w:r>
      <w:r w:rsidRPr="000B3CC7">
        <w:rPr>
          <w:rFonts w:ascii="XDPrime" w:eastAsia="Times New Roman" w:hAnsi="XDPrime" w:cs="Consolas"/>
          <w:noProof/>
          <w:color w:val="000000"/>
          <w:sz w:val="22"/>
          <w:szCs w:val="22"/>
          <w:lang w:val="id-ID"/>
        </w:rPr>
        <w:t>……………………………</w:t>
      </w:r>
    </w:p>
    <w:p w14:paraId="7030EBE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FD70A0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7A7C9C4" w14:textId="7C00A234"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AF4324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2539B1F9" w14:textId="3D7BBAB1"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BD4DE7" w:rsidRPr="000B3CC7" w14:paraId="601180C1" w14:textId="77777777" w:rsidTr="003470B2">
        <w:trPr>
          <w:trHeight w:val="1815"/>
        </w:trPr>
        <w:tc>
          <w:tcPr>
            <w:tcW w:w="2914" w:type="dxa"/>
          </w:tcPr>
          <w:p w14:paraId="316D71A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4EAED9FB"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4ED4DB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ECC70E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44132F12"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F019C62" w14:textId="556CA4AB"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6BD92315" w14:textId="2A743022"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xml:space="preserve"> 08</w:t>
            </w:r>
            <w:r w:rsidR="00B768D6">
              <w:rPr>
                <w:rFonts w:ascii="XDPrime" w:eastAsia="Times New Roman" w:hAnsi="XDPrime" w:cs="Consolas"/>
                <w:noProof/>
                <w:color w:val="000000"/>
                <w:sz w:val="22"/>
                <w:szCs w:val="22"/>
                <w:lang w:val="en-ID"/>
              </w:rPr>
              <w:t>02038402</w:t>
            </w:r>
          </w:p>
          <w:p w14:paraId="0423C169"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6ABF9875"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5348AD00"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621B37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5EDB2B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AEF01C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E25337E" w14:textId="66592C1E"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4356C0C" w14:textId="37CDD5C5"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0828099301</w:t>
            </w:r>
          </w:p>
          <w:p w14:paraId="407EEB3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r>
    </w:tbl>
    <w:p w14:paraId="1A8550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077480D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B7EC3D2"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692B065C"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29FE4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B144784"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67E483AD" w14:textId="0AD86143" w:rsidR="008D51EF" w:rsidRPr="000B3CC7" w:rsidRDefault="00BD4DE7"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Kepala</w:t>
      </w:r>
      <w:r w:rsidR="008D51EF" w:rsidRPr="000B3CC7">
        <w:rPr>
          <w:rFonts w:ascii="XDPrime" w:eastAsia="Times New Roman" w:hAnsi="XDPrime" w:cs="Consolas"/>
          <w:noProof/>
          <w:sz w:val="22"/>
          <w:szCs w:val="22"/>
          <w:lang w:val="id-ID"/>
        </w:rPr>
        <w:t xml:space="preserve"> </w:t>
      </w:r>
      <w:r w:rsidRPr="000B3CC7">
        <w:rPr>
          <w:rFonts w:ascii="XDPrime" w:eastAsia="Times New Roman" w:hAnsi="XDPrime" w:cs="Consolas"/>
          <w:noProof/>
          <w:sz w:val="22"/>
          <w:szCs w:val="22"/>
          <w:lang w:val="id-ID"/>
        </w:rPr>
        <w:t xml:space="preserve">Program Studi </w:t>
      </w:r>
    </w:p>
    <w:p w14:paraId="2336CE6D" w14:textId="449C743D" w:rsidR="00BD4DE7" w:rsidRPr="000B3CC7" w:rsidRDefault="009A5E28"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899FFF8"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6FD94CE"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9424FCC" w14:textId="0879AF75" w:rsidR="00BD4DE7" w:rsidRPr="00CD35A9" w:rsidRDefault="00BD4DE7" w:rsidP="00BD4DE7">
      <w:pPr>
        <w:tabs>
          <w:tab w:val="left" w:pos="4536"/>
        </w:tabs>
        <w:spacing w:after="0" w:line="240" w:lineRule="auto"/>
        <w:jc w:val="center"/>
        <w:rPr>
          <w:rFonts w:ascii="XDPrime" w:eastAsia="Times New Roman" w:hAnsi="XDPrime" w:cs="Consolas"/>
          <w:noProof/>
          <w:sz w:val="22"/>
          <w:szCs w:val="22"/>
          <w:lang w:val="en-ID"/>
        </w:rPr>
      </w:pPr>
    </w:p>
    <w:p w14:paraId="1FFBF7FD" w14:textId="4C5BCF7E" w:rsidR="00BD4DE7" w:rsidRPr="000B3CC7" w:rsidRDefault="00CD35A9" w:rsidP="00BD4DE7">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20656533" w14:textId="0AB28DDC" w:rsidR="00BD4DE7" w:rsidRPr="007F6121" w:rsidRDefault="00BD4DE7" w:rsidP="00BD4DE7">
      <w:pPr>
        <w:tabs>
          <w:tab w:val="left" w:pos="4536"/>
        </w:tabs>
        <w:spacing w:after="0" w:line="240" w:lineRule="auto"/>
        <w:jc w:val="center"/>
        <w:rPr>
          <w:rFonts w:ascii="Cambria" w:eastAsia="Times New Roman" w:hAnsi="Cambria" w:cs="Consolas"/>
          <w:noProof/>
          <w:sz w:val="22"/>
          <w:szCs w:val="22"/>
          <w:lang w:val="en-ID"/>
        </w:rPr>
      </w:pPr>
      <w:r w:rsidRPr="000B3CC7">
        <w:rPr>
          <w:rFonts w:ascii="XDPrime" w:eastAsia="Times New Roman" w:hAnsi="XDPrime" w:cs="Consolas"/>
          <w:noProof/>
          <w:sz w:val="22"/>
          <w:szCs w:val="22"/>
          <w:lang w:val="id-ID"/>
        </w:rPr>
        <w:t>NIDN</w:t>
      </w:r>
      <w:r w:rsidR="007F6121">
        <w:rPr>
          <w:rFonts w:ascii="XDPrime" w:eastAsia="Times New Roman" w:hAnsi="XDPrime" w:cs="Consolas"/>
          <w:noProof/>
          <w:sz w:val="22"/>
          <w:szCs w:val="22"/>
          <w:lang w:val="en-ID"/>
        </w:rPr>
        <w:t>. 0812079201</w:t>
      </w:r>
    </w:p>
    <w:p w14:paraId="63CE204E" w14:textId="77777777" w:rsidR="00BD4DE7" w:rsidRPr="000B3CC7" w:rsidRDefault="00BD4DE7"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pPr>
    </w:p>
    <w:p w14:paraId="215AB5BF" w14:textId="57577582" w:rsidR="00BD4DE7" w:rsidRPr="000B3CC7" w:rsidRDefault="00BD4DE7" w:rsidP="00BD4DE7">
      <w:pPr>
        <w:rPr>
          <w:rFonts w:ascii="XDPrime" w:eastAsia="Times New Roman" w:hAnsi="XDPrime" w:cs="Consolas"/>
          <w:i/>
          <w:iCs/>
          <w:noProof/>
          <w:color w:val="A6A6A6" w:themeColor="background1" w:themeShade="A6"/>
          <w:sz w:val="24"/>
          <w:szCs w:val="22"/>
          <w:lang w:val="id-ID"/>
        </w:rPr>
      </w:pPr>
      <w:r w:rsidRPr="000B3CC7">
        <w:rPr>
          <w:rFonts w:ascii="XDPrime" w:eastAsia="Times New Roman" w:hAnsi="XDPrime" w:cs="Consolas"/>
          <w:i/>
          <w:iCs/>
          <w:noProof/>
          <w:color w:val="A6A6A6" w:themeColor="background1" w:themeShade="A6"/>
          <w:sz w:val="24"/>
          <w:szCs w:val="22"/>
          <w:lang w:val="id-ID"/>
        </w:rPr>
        <w:t>*digunakan saat mendaftar seminar</w:t>
      </w:r>
    </w:p>
    <w:p w14:paraId="2855B29C" w14:textId="77777777" w:rsidR="00736D44" w:rsidRPr="000B3CC7" w:rsidRDefault="00736D44"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sectPr w:rsidR="00736D44" w:rsidRPr="000B3CC7"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0B3CC7" w:rsidRDefault="00AC6305" w:rsidP="00990911">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w:t>
      </w:r>
      <w:r w:rsidR="00990911" w:rsidRPr="000B3CC7">
        <w:rPr>
          <w:rFonts w:ascii="XDPrime ExtBd" w:eastAsia="Times New Roman" w:hAnsi="XDPrime ExtBd" w:cs="Consolas"/>
          <w:b/>
          <w:bCs/>
          <w:noProof/>
          <w:color w:val="000000"/>
          <w:sz w:val="24"/>
          <w:szCs w:val="22"/>
          <w:lang w:val="id-ID"/>
        </w:rPr>
        <w:t xml:space="preserve"> </w:t>
      </w:r>
      <w:r w:rsidR="00C303F9" w:rsidRPr="000B3CC7">
        <w:rPr>
          <w:rFonts w:ascii="XDPrime ExtBd" w:eastAsia="Times New Roman" w:hAnsi="XDPrime ExtBd" w:cs="Consolas"/>
          <w:b/>
          <w:bCs/>
          <w:noProof/>
          <w:color w:val="000000"/>
          <w:sz w:val="24"/>
          <w:szCs w:val="22"/>
          <w:lang w:val="id-ID"/>
        </w:rPr>
        <w:t>PENGESAHAN</w:t>
      </w:r>
    </w:p>
    <w:p w14:paraId="608224BF"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7BC88ECC"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81B1906"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380C1DC" w14:textId="470AF616" w:rsidR="00CA7FA3" w:rsidRPr="000B3CC7" w:rsidRDefault="00CC2880" w:rsidP="00CA7FA3">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sidR="002F2795" w:rsidRPr="000B3CC7">
        <w:rPr>
          <w:rFonts w:ascii="XDPrime" w:eastAsia="Times New Roman" w:hAnsi="XDPrime" w:cs="Consolas"/>
          <w:noProof/>
          <w:color w:val="000000"/>
          <w:sz w:val="24"/>
          <w:szCs w:val="22"/>
          <w:lang w:val="id-ID"/>
        </w:rPr>
        <w:t>S</w:t>
      </w:r>
      <w:r w:rsidR="00CA7FA3" w:rsidRPr="000B3CC7">
        <w:rPr>
          <w:rFonts w:ascii="XDPrime" w:eastAsia="Times New Roman" w:hAnsi="XDPrime" w:cs="Consolas"/>
          <w:noProof/>
          <w:color w:val="000000"/>
          <w:sz w:val="24"/>
          <w:szCs w:val="22"/>
          <w:lang w:val="id-ID"/>
        </w:rPr>
        <w:t>KRIPSI INI</w:t>
      </w:r>
      <w:r w:rsidR="002F2795" w:rsidRPr="000B3CC7">
        <w:rPr>
          <w:rFonts w:ascii="XDPrime" w:eastAsia="Times New Roman" w:hAnsi="XDPrime" w:cs="Consolas"/>
          <w:noProof/>
          <w:color w:val="000000"/>
          <w:sz w:val="24"/>
          <w:szCs w:val="22"/>
          <w:lang w:val="id-ID"/>
        </w:rPr>
        <w:br/>
      </w:r>
      <w:r w:rsidR="00CA7FA3" w:rsidRPr="000B3CC7">
        <w:rPr>
          <w:rFonts w:ascii="XDPrime" w:eastAsia="Times New Roman" w:hAnsi="XDPrime" w:cs="Consolas"/>
          <w:noProof/>
          <w:color w:val="000000"/>
          <w:sz w:val="24"/>
          <w:szCs w:val="22"/>
          <w:lang w:val="id-ID"/>
        </w:rPr>
        <w:t>TELAH DI</w:t>
      </w:r>
      <w:r w:rsidR="002F2795" w:rsidRPr="000B3CC7">
        <w:rPr>
          <w:rFonts w:ascii="XDPrime" w:eastAsia="Times New Roman" w:hAnsi="XDPrime" w:cs="Consolas"/>
          <w:noProof/>
          <w:color w:val="000000"/>
          <w:sz w:val="24"/>
          <w:szCs w:val="22"/>
          <w:lang w:val="id-ID"/>
        </w:rPr>
        <w:t xml:space="preserve">PERTAHANKAN </w:t>
      </w:r>
      <w:r w:rsidRPr="000B3CC7">
        <w:rPr>
          <w:rFonts w:ascii="XDPrime" w:eastAsia="Times New Roman" w:hAnsi="XDPrime" w:cs="Consolas"/>
          <w:noProof/>
          <w:color w:val="000000"/>
          <w:sz w:val="24"/>
          <w:szCs w:val="22"/>
          <w:lang w:val="id-ID"/>
        </w:rPr>
        <w:t xml:space="preserve">DI DEPAN </w:t>
      </w:r>
      <w:r w:rsidR="002F2795" w:rsidRPr="000B3CC7">
        <w:rPr>
          <w:rFonts w:ascii="XDPrime" w:eastAsia="Times New Roman" w:hAnsi="XDPrime" w:cs="Consolas"/>
          <w:noProof/>
          <w:color w:val="000000"/>
          <w:sz w:val="24"/>
          <w:szCs w:val="22"/>
          <w:lang w:val="id-ID"/>
        </w:rPr>
        <w:t>DEWAN PENGUJI</w:t>
      </w:r>
      <w:r w:rsidR="002F2795" w:rsidRPr="000B3CC7">
        <w:rPr>
          <w:rFonts w:ascii="XDPrime" w:eastAsia="Times New Roman" w:hAnsi="XDPrime" w:cs="Consolas"/>
          <w:noProof/>
          <w:color w:val="000000"/>
          <w:sz w:val="24"/>
          <w:szCs w:val="22"/>
          <w:lang w:val="id-ID"/>
        </w:rPr>
        <w:br/>
        <w:t xml:space="preserve">DALAM </w:t>
      </w:r>
      <w:r w:rsidRPr="000B3CC7">
        <w:rPr>
          <w:rFonts w:ascii="XDPrime" w:eastAsia="Times New Roman" w:hAnsi="XDPrime" w:cs="Consolas"/>
          <w:noProof/>
          <w:color w:val="000000"/>
          <w:sz w:val="24"/>
          <w:szCs w:val="22"/>
          <w:lang w:val="id-ID"/>
        </w:rPr>
        <w:t>SEMINAR PROPOSAL</w:t>
      </w:r>
    </w:p>
    <w:p w14:paraId="0D9A05B1" w14:textId="02D8EE5A" w:rsidR="00CA7FA3" w:rsidRPr="000B3CC7" w:rsidRDefault="00F83B44" w:rsidP="00CA7FA3">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w:t>
      </w:r>
      <w:r w:rsidR="00CA7FA3" w:rsidRPr="000B3CC7">
        <w:rPr>
          <w:rFonts w:ascii="XDPrime" w:eastAsia="Times New Roman" w:hAnsi="XDPrime" w:cs="Consolas"/>
          <w:noProof/>
          <w:color w:val="000000"/>
          <w:sz w:val="22"/>
          <w:szCs w:val="22"/>
          <w:lang w:val="id-ID"/>
        </w:rPr>
        <w:t xml:space="preserve">: </w:t>
      </w:r>
      <w:r w:rsidR="00BA6EB2" w:rsidRPr="000B3CC7">
        <w:rPr>
          <w:rFonts w:ascii="XDPrime" w:eastAsia="Times New Roman" w:hAnsi="XDPrime" w:cs="Consolas"/>
          <w:noProof/>
          <w:color w:val="000000"/>
          <w:sz w:val="22"/>
          <w:szCs w:val="22"/>
          <w:lang w:val="id-ID"/>
        </w:rPr>
        <w:t>………………</w:t>
      </w:r>
      <w:r w:rsidR="002F2795" w:rsidRPr="000B3CC7">
        <w:rPr>
          <w:rFonts w:ascii="XDPrime" w:eastAsia="Times New Roman" w:hAnsi="XDPrime" w:cs="Consolas"/>
          <w:noProof/>
          <w:color w:val="000000"/>
          <w:sz w:val="22"/>
          <w:szCs w:val="22"/>
          <w:lang w:val="id-ID"/>
        </w:rPr>
        <w:t xml:space="preserve"> (*tanggal </w:t>
      </w:r>
      <w:r w:rsidR="00CC2880" w:rsidRPr="000B3CC7">
        <w:rPr>
          <w:rFonts w:ascii="XDPrime" w:eastAsia="Times New Roman" w:hAnsi="XDPrime" w:cs="Consolas"/>
          <w:noProof/>
          <w:color w:val="000000"/>
          <w:sz w:val="22"/>
          <w:szCs w:val="22"/>
          <w:lang w:val="id-ID"/>
        </w:rPr>
        <w:t>seminar proposal</w:t>
      </w:r>
      <w:r w:rsidR="002F2795" w:rsidRPr="000B3CC7">
        <w:rPr>
          <w:rFonts w:ascii="XDPrime" w:eastAsia="Times New Roman" w:hAnsi="XDPrime" w:cs="Consolas"/>
          <w:noProof/>
          <w:color w:val="000000"/>
          <w:sz w:val="22"/>
          <w:szCs w:val="22"/>
          <w:lang w:val="id-ID"/>
        </w:rPr>
        <w:t>)</w:t>
      </w:r>
    </w:p>
    <w:p w14:paraId="68D918F0"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6B9E8D8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3CA81B7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18321FF6"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5600ECA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0B3CC7" w14:paraId="3EBEB453" w14:textId="77777777" w:rsidTr="004B1643">
        <w:trPr>
          <w:trHeight w:val="1815"/>
        </w:trPr>
        <w:tc>
          <w:tcPr>
            <w:tcW w:w="2914" w:type="dxa"/>
          </w:tcPr>
          <w:p w14:paraId="7C834C5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54144347"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865D1F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6533A12D"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8BB360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41B2AE9" w14:textId="77777777" w:rsidR="002F051E" w:rsidRPr="000B3CC7" w:rsidRDefault="002F051E" w:rsidP="002F051E">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3AA5CBAC" w14:textId="0251C2ED" w:rsidR="00CA7FA3" w:rsidRPr="00B768D6" w:rsidRDefault="00CA7FA3"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02038402</w:t>
            </w:r>
          </w:p>
          <w:p w14:paraId="05835E5A"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BC7668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4BB44B76"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EBFDD9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1A496AB"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234C31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D2C0558" w14:textId="5EAC4B4F" w:rsidR="00CA7FA3" w:rsidRPr="000B3CC7" w:rsidRDefault="002F051E"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CD5DFB6" w14:textId="7A9B175C" w:rsidR="00CA7FA3" w:rsidRPr="00B768D6" w:rsidRDefault="00BA6EB2"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28099301</w:t>
            </w:r>
          </w:p>
          <w:p w14:paraId="33F4507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r>
    </w:tbl>
    <w:p w14:paraId="0FAF5140"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53CCB51A"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F4C90C4"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75AA5BD"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1B952B4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34C89BC8" w14:textId="051B7EB4"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0F0D1CEE" w14:textId="77777777"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E7C746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578AB018"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7E925B49"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4FC5062A" w14:textId="1FB0B0E8" w:rsidR="00CA7FA3" w:rsidRPr="000B3CC7" w:rsidRDefault="00B768D6" w:rsidP="00B768D6">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548A62D5" w14:textId="17EDE58C" w:rsidR="00CA7FA3" w:rsidRPr="00B768D6" w:rsidRDefault="00BA6EB2" w:rsidP="00CA7FA3">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sidR="00B768D6">
        <w:rPr>
          <w:rFonts w:ascii="XDPrime" w:eastAsia="Times New Roman" w:hAnsi="XDPrime" w:cs="Consolas"/>
          <w:noProof/>
          <w:sz w:val="22"/>
          <w:szCs w:val="22"/>
          <w:lang w:val="en-ID"/>
        </w:rPr>
        <w:t>. 0812079201</w:t>
      </w:r>
    </w:p>
    <w:p w14:paraId="46244F69" w14:textId="39E3ABC2" w:rsidR="00AC6305" w:rsidRPr="000B3CC7" w:rsidRDefault="00BD4DE7" w:rsidP="00BD4DE7">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r w:rsidR="00990911" w:rsidRPr="000B3CC7">
        <w:rPr>
          <w:rFonts w:ascii="XDPrime" w:eastAsia="Times New Roman" w:hAnsi="XDPrime" w:cs="Consolas"/>
          <w:noProof/>
          <w:sz w:val="22"/>
          <w:szCs w:val="22"/>
          <w:lang w:val="id-ID"/>
        </w:rPr>
        <w:br w:type="page"/>
      </w:r>
      <w:bookmarkStart w:id="0" w:name="_Toc361616123"/>
    </w:p>
    <w:p w14:paraId="5BFE5C98" w14:textId="04AB58B2" w:rsidR="00391FC1" w:rsidRPr="000B3CC7" w:rsidRDefault="00CC2880"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lastRenderedPageBreak/>
        <w:t xml:space="preserve">Proposal </w:t>
      </w:r>
      <w:r w:rsidR="00391FC1" w:rsidRPr="000B3CC7">
        <w:rPr>
          <w:rFonts w:ascii="XDPrime" w:eastAsia="Times New Roman" w:hAnsi="XDPrime" w:cs="Consolas"/>
          <w:noProof/>
          <w:sz w:val="22"/>
          <w:lang w:val="id-ID"/>
        </w:rPr>
        <w:t xml:space="preserve">Skripsi Ini Telah Diuji dan Dinilai oleh </w:t>
      </w:r>
    </w:p>
    <w:p w14:paraId="48331D8B" w14:textId="6393B43C"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C2880" w:rsidRPr="000B3CC7">
        <w:rPr>
          <w:rFonts w:ascii="XDPrime" w:eastAsia="Times New Roman" w:hAnsi="XDPrime" w:cs="Consolas"/>
          <w:noProof/>
          <w:sz w:val="22"/>
          <w:lang w:val="id-ID"/>
        </w:rPr>
        <w:t xml:space="preserve">Proposal </w:t>
      </w:r>
      <w:r w:rsidR="00391FC1" w:rsidRPr="000B3CC7">
        <w:rPr>
          <w:rFonts w:ascii="XDPrime" w:eastAsia="Times New Roman" w:hAnsi="XDPrime" w:cs="Consolas"/>
          <w:noProof/>
          <w:sz w:val="22"/>
          <w:lang w:val="id-ID"/>
        </w:rPr>
        <w:t>Skripsi STMIK Primakara</w:t>
      </w:r>
    </w:p>
    <w:p w14:paraId="6C012DAB" w14:textId="1A726189"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w:t>
      </w:r>
      <w:r w:rsidR="002F2795" w:rsidRPr="000B3CC7">
        <w:rPr>
          <w:rFonts w:ascii="XDPrime" w:eastAsia="Times New Roman" w:hAnsi="XDPrime" w:cs="Consolas"/>
          <w:noProof/>
          <w:sz w:val="22"/>
          <w:lang w:val="id-ID"/>
        </w:rPr>
        <w:t xml:space="preserve"> </w:t>
      </w:r>
      <w:r w:rsidR="00BA6EB2" w:rsidRPr="000B3CC7">
        <w:rPr>
          <w:rFonts w:ascii="XDPrime" w:eastAsia="Times New Roman" w:hAnsi="XDPrime" w:cs="Consolas"/>
          <w:noProof/>
          <w:sz w:val="22"/>
          <w:lang w:val="id-ID"/>
        </w:rPr>
        <w:t>………………..</w:t>
      </w:r>
      <w:r w:rsidR="002F2795" w:rsidRPr="000B3CC7">
        <w:rPr>
          <w:rFonts w:ascii="XDPrime" w:eastAsia="Times New Roman" w:hAnsi="XDPrime" w:cs="Consolas"/>
          <w:noProof/>
          <w:sz w:val="22"/>
          <w:lang w:val="id-ID"/>
        </w:rPr>
        <w:t xml:space="preserve"> (*tanggal </w:t>
      </w:r>
      <w:r w:rsidR="00CC2880" w:rsidRPr="000B3CC7">
        <w:rPr>
          <w:rFonts w:ascii="XDPrime" w:eastAsia="Times New Roman" w:hAnsi="XDPrime" w:cs="Consolas"/>
          <w:noProof/>
          <w:sz w:val="22"/>
          <w:lang w:val="id-ID"/>
        </w:rPr>
        <w:t>seminar proposal</w:t>
      </w:r>
      <w:r w:rsidR="002F2795" w:rsidRPr="000B3CC7">
        <w:rPr>
          <w:rFonts w:ascii="XDPrime" w:eastAsia="Times New Roman" w:hAnsi="XDPrime" w:cs="Consolas"/>
          <w:noProof/>
          <w:sz w:val="22"/>
          <w:lang w:val="id-ID"/>
        </w:rPr>
        <w:t>)</w:t>
      </w:r>
    </w:p>
    <w:p w14:paraId="0441E09A" w14:textId="77777777" w:rsidR="00391FC1" w:rsidRPr="000B3CC7" w:rsidRDefault="00391FC1" w:rsidP="00391FC1">
      <w:pPr>
        <w:spacing w:after="0" w:line="240" w:lineRule="auto"/>
        <w:jc w:val="center"/>
        <w:rPr>
          <w:rFonts w:ascii="XDPrime" w:eastAsia="Times New Roman" w:hAnsi="XDPrime" w:cs="Consolas"/>
          <w:b/>
          <w:noProof/>
          <w:sz w:val="22"/>
          <w:lang w:val="id-ID"/>
        </w:rPr>
      </w:pPr>
    </w:p>
    <w:p w14:paraId="6E522193"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5FDEF5FE"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3CAA15BF"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64110D56"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7D398AFC" w14:textId="2F3B0B12"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A50E2" w:rsidRPr="000B3CC7">
        <w:rPr>
          <w:rFonts w:ascii="XDPrime" w:eastAsia="Times New Roman" w:hAnsi="XDPrime" w:cs="Consolas"/>
          <w:noProof/>
          <w:sz w:val="22"/>
          <w:lang w:val="id-ID"/>
        </w:rPr>
        <w:t>Seminar Proposal</w:t>
      </w:r>
      <w:r w:rsidR="00391FC1" w:rsidRPr="000B3CC7">
        <w:rPr>
          <w:rFonts w:ascii="XDPrime" w:eastAsia="Times New Roman" w:hAnsi="XDPrime" w:cs="Consolas"/>
          <w:noProof/>
          <w:sz w:val="22"/>
          <w:lang w:val="id-ID"/>
        </w:rPr>
        <w:t xml:space="preserve"> Skripsi adalah</w:t>
      </w:r>
    </w:p>
    <w:p w14:paraId="2395D139" w14:textId="77777777" w:rsidR="00391FC1" w:rsidRPr="000B3CC7" w:rsidRDefault="00391FC1" w:rsidP="00391FC1">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0B3CC7" w14:paraId="5587E2C2" w14:textId="77777777" w:rsidTr="00896484">
        <w:trPr>
          <w:trHeight w:val="972"/>
        </w:trPr>
        <w:tc>
          <w:tcPr>
            <w:tcW w:w="4248" w:type="dxa"/>
            <w:vAlign w:val="center"/>
          </w:tcPr>
          <w:p w14:paraId="45882BEF" w14:textId="77777777"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140A3A75" w14:textId="072ECF6C"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w:t>
            </w:r>
            <w:r w:rsidR="00533A1B" w:rsidRPr="000B3CC7">
              <w:rPr>
                <w:rFonts w:ascii="XDPrime" w:eastAsia="Times New Roman" w:hAnsi="XDPrime" w:cs="Consolas"/>
                <w:noProof/>
                <w:sz w:val="22"/>
                <w:lang w:val="id-ID"/>
              </w:rPr>
              <w:t>___</w:t>
            </w:r>
          </w:p>
        </w:tc>
        <w:tc>
          <w:tcPr>
            <w:tcW w:w="1581" w:type="dxa"/>
            <w:vAlign w:val="center"/>
          </w:tcPr>
          <w:p w14:paraId="67714AAE" w14:textId="77777777" w:rsidR="00391FC1" w:rsidRPr="000B3CC7" w:rsidRDefault="00391FC1" w:rsidP="00896484">
            <w:pPr>
              <w:spacing w:line="360" w:lineRule="auto"/>
              <w:rPr>
                <w:rFonts w:ascii="XDPrime" w:eastAsia="Times New Roman" w:hAnsi="XDPrime" w:cs="Consolas"/>
                <w:noProof/>
                <w:sz w:val="22"/>
                <w:lang w:val="id-ID"/>
              </w:rPr>
            </w:pPr>
          </w:p>
          <w:p w14:paraId="004AED8D" w14:textId="51EA2E56" w:rsidR="00391FC1" w:rsidRPr="000B3CC7" w:rsidRDefault="00391FC1" w:rsidP="00896484">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r w:rsidR="00391FC1" w:rsidRPr="000B3CC7"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4B6FFFC4" w14:textId="024DF34A"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w:t>
            </w:r>
            <w:r w:rsidR="00533A1B" w:rsidRPr="000B3CC7">
              <w:rPr>
                <w:rFonts w:ascii="XDPrime" w:eastAsia="Times New Roman" w:hAnsi="XDPrime" w:cs="Consolas"/>
                <w:noProof/>
                <w:sz w:val="22"/>
                <w:lang w:val="id-ID"/>
              </w:rPr>
              <w:t>____</w:t>
            </w:r>
          </w:p>
          <w:p w14:paraId="22B3E1AA" w14:textId="19AFB58D"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w:t>
            </w:r>
            <w:r w:rsidR="00533A1B" w:rsidRPr="000B3CC7">
              <w:rPr>
                <w:rFonts w:ascii="XDPrime" w:eastAsia="Times New Roman" w:hAnsi="XDPrime" w:cs="Consolas"/>
                <w:noProof/>
                <w:sz w:val="22"/>
                <w:lang w:val="id-ID"/>
              </w:rPr>
              <w:t>____</w:t>
            </w:r>
          </w:p>
          <w:p w14:paraId="69E4F9F7" w14:textId="4809716B"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w:t>
            </w:r>
            <w:r w:rsidR="00533A1B" w:rsidRPr="000B3CC7">
              <w:rPr>
                <w:rFonts w:ascii="XDPrime" w:eastAsia="Times New Roman" w:hAnsi="XDPrime" w:cs="Consolas"/>
                <w:noProof/>
                <w:sz w:val="22"/>
                <w:lang w:val="id-ID"/>
              </w:rPr>
              <w:t>___</w:t>
            </w:r>
            <w:r w:rsidR="00CA50E2" w:rsidRPr="000B3CC7">
              <w:rPr>
                <w:rFonts w:ascii="XDPrime" w:eastAsia="Times New Roman" w:hAnsi="XDPrime" w:cs="Consolas"/>
                <w:noProof/>
                <w:sz w:val="22"/>
                <w:lang w:val="id-ID"/>
              </w:rPr>
              <w:t>_</w:t>
            </w:r>
          </w:p>
        </w:tc>
        <w:tc>
          <w:tcPr>
            <w:tcW w:w="1581" w:type="dxa"/>
            <w:vAlign w:val="center"/>
          </w:tcPr>
          <w:p w14:paraId="10567650" w14:textId="77777777" w:rsidR="00391FC1" w:rsidRPr="000B3CC7" w:rsidRDefault="00391FC1" w:rsidP="00896484">
            <w:pPr>
              <w:spacing w:line="360" w:lineRule="auto"/>
              <w:jc w:val="center"/>
              <w:rPr>
                <w:rFonts w:ascii="XDPrime" w:eastAsia="Times New Roman" w:hAnsi="XDPrime" w:cs="Consolas"/>
                <w:noProof/>
                <w:sz w:val="22"/>
                <w:lang w:val="id-ID"/>
              </w:rPr>
            </w:pPr>
          </w:p>
          <w:p w14:paraId="60059F05" w14:textId="13E3D9EE"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CA50E2" w:rsidRPr="000B3CC7">
              <w:rPr>
                <w:rFonts w:ascii="XDPrime" w:eastAsia="Times New Roman" w:hAnsi="XDPrime" w:cs="Consolas"/>
                <w:noProof/>
                <w:sz w:val="22"/>
                <w:lang w:val="id-ID"/>
              </w:rPr>
              <w:t>_</w:t>
            </w:r>
          </w:p>
          <w:p w14:paraId="52B2795A" w14:textId="0D92950B"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p w14:paraId="23E6592C" w14:textId="3CEEEF94"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bl>
    <w:p w14:paraId="79B0488A" w14:textId="57B843F0" w:rsidR="00391FC1" w:rsidRPr="000B3CC7" w:rsidRDefault="00391FC1" w:rsidP="00391FC1">
      <w:pPr>
        <w:spacing w:after="0" w:line="240" w:lineRule="auto"/>
        <w:jc w:val="center"/>
        <w:rPr>
          <w:rFonts w:ascii="XDPrime" w:eastAsia="Times New Roman" w:hAnsi="XDPrime" w:cs="Consolas"/>
          <w:noProof/>
          <w:sz w:val="22"/>
          <w:lang w:val="id-ID"/>
        </w:rPr>
      </w:pPr>
    </w:p>
    <w:p w14:paraId="53133DD4" w14:textId="4010B900" w:rsidR="00AC6305" w:rsidRPr="000B3CC7" w:rsidRDefault="00AC6305" w:rsidP="00391FC1">
      <w:pPr>
        <w:spacing w:after="0" w:line="240" w:lineRule="auto"/>
        <w:jc w:val="center"/>
        <w:rPr>
          <w:rFonts w:ascii="XDPrime" w:eastAsia="Times New Roman" w:hAnsi="XDPrime" w:cs="Consolas"/>
          <w:noProof/>
          <w:sz w:val="22"/>
          <w:lang w:val="id-ID"/>
        </w:rPr>
      </w:pPr>
    </w:p>
    <w:p w14:paraId="5C9612BC" w14:textId="77777777" w:rsidR="00533A1B" w:rsidRPr="000B3CC7" w:rsidRDefault="00533A1B" w:rsidP="00391FC1">
      <w:pPr>
        <w:spacing w:after="0" w:line="240" w:lineRule="auto"/>
        <w:jc w:val="center"/>
        <w:rPr>
          <w:rFonts w:ascii="XDPrime" w:eastAsia="Times New Roman" w:hAnsi="XDPrime" w:cs="Consolas"/>
          <w:noProof/>
          <w:sz w:val="22"/>
          <w:lang w:val="id-ID"/>
        </w:rPr>
      </w:pPr>
    </w:p>
    <w:p w14:paraId="7ADBC22D"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5BB535DA" w14:textId="77777777"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51DFCFA0" w14:textId="7C76DBF3" w:rsidR="00391FC1" w:rsidRPr="000B3CC7" w:rsidRDefault="0037356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Koordinator </w:t>
      </w:r>
      <w:r w:rsidR="00391FC1" w:rsidRPr="000B3CC7">
        <w:rPr>
          <w:rFonts w:ascii="XDPrime" w:eastAsia="Times New Roman" w:hAnsi="XDPrime" w:cs="Consolas"/>
          <w:noProof/>
          <w:sz w:val="22"/>
          <w:lang w:val="id-ID"/>
        </w:rPr>
        <w:t>Komisi Skripsi</w:t>
      </w:r>
    </w:p>
    <w:p w14:paraId="122D0864"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64A7A0F1" w14:textId="4BA82D9F" w:rsidR="00391FC1" w:rsidRPr="000B3CC7" w:rsidRDefault="00391FC1" w:rsidP="00391FC1">
      <w:pPr>
        <w:spacing w:after="0" w:line="240" w:lineRule="auto"/>
        <w:jc w:val="center"/>
        <w:rPr>
          <w:rFonts w:ascii="XDPrime" w:eastAsia="Times New Roman" w:hAnsi="XDPrime" w:cs="Consolas"/>
          <w:noProof/>
          <w:sz w:val="22"/>
          <w:lang w:val="id-ID"/>
        </w:rPr>
      </w:pPr>
    </w:p>
    <w:p w14:paraId="0DEAFFB6" w14:textId="77777777" w:rsidR="00CA50E2" w:rsidRPr="000B3CC7" w:rsidRDefault="00CA50E2" w:rsidP="00391FC1">
      <w:pPr>
        <w:spacing w:after="0" w:line="240" w:lineRule="auto"/>
        <w:jc w:val="center"/>
        <w:rPr>
          <w:rFonts w:ascii="XDPrime" w:eastAsia="Times New Roman" w:hAnsi="XDPrime" w:cs="Consolas"/>
          <w:noProof/>
          <w:sz w:val="22"/>
          <w:lang w:val="id-ID"/>
        </w:rPr>
      </w:pPr>
    </w:p>
    <w:p w14:paraId="0DD63BBC" w14:textId="6C8BD646"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6EBE4A46" w14:textId="667ED5BC" w:rsidR="00391FC1" w:rsidRPr="000B3CC7" w:rsidRDefault="00BA6EB2" w:rsidP="00391FC1">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w:t>
      </w:r>
      <w:r w:rsidR="00391FC1" w:rsidRPr="000B3CC7">
        <w:rPr>
          <w:rFonts w:ascii="XDPrime" w:eastAsia="Times New Roman" w:hAnsi="XDPrime" w:cs="Consolas"/>
          <w:noProof/>
          <w:sz w:val="22"/>
          <w:lang w:val="id-ID"/>
        </w:rPr>
        <w:t xml:space="preserve"> _________________________</w:t>
      </w:r>
    </w:p>
    <w:p w14:paraId="0718F763" w14:textId="6346140B" w:rsidR="00F210D6" w:rsidRPr="000B3CC7" w:rsidRDefault="00BD4DE7" w:rsidP="00BD4DE7">
      <w:pPr>
        <w:spacing w:after="0" w:line="240" w:lineRule="auto"/>
        <w:jc w:val="both"/>
        <w:rPr>
          <w:rFonts w:ascii="XDPrime" w:eastAsia="Times New Roman" w:hAnsi="XDPrime" w:cs="Consolas"/>
          <w:bCs/>
          <w:i/>
          <w:iCs/>
          <w:noProof/>
          <w:sz w:val="24"/>
          <w:szCs w:val="22"/>
          <w:lang w:val="id-ID"/>
        </w:r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bookmarkEnd w:id="0"/>
    <w:p w14:paraId="286ABAF5" w14:textId="77777777" w:rsidR="00990911" w:rsidRPr="000B3CC7" w:rsidRDefault="00990911" w:rsidP="00990911">
      <w:pPr>
        <w:tabs>
          <w:tab w:val="left" w:pos="4536"/>
        </w:tabs>
        <w:spacing w:after="0" w:line="240" w:lineRule="auto"/>
        <w:jc w:val="center"/>
        <w:rPr>
          <w:rFonts w:ascii="XDPrime" w:eastAsia="Times New Roman" w:hAnsi="XDPrime" w:cs="Consolas"/>
          <w:b/>
          <w:noProof/>
          <w:sz w:val="22"/>
          <w:szCs w:val="22"/>
          <w:lang w:val="id-ID"/>
        </w:rPr>
        <w:sectPr w:rsidR="00990911" w:rsidRPr="000B3CC7"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2D7FD304"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5"/>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21FF0CAE" w14:textId="38E8C024" w:rsidR="00915D10" w:rsidRPr="000B3CC7" w:rsidRDefault="00B63686" w:rsidP="005E4524">
          <w:pPr>
            <w:pStyle w:val="TOCHeading"/>
            <w:tabs>
              <w:tab w:val="left" w:pos="2085"/>
            </w:tabs>
            <w:spacing w:line="276" w:lineRule="auto"/>
            <w:jc w:val="both"/>
            <w:rPr>
              <w:b/>
              <w:bCs/>
              <w:noProof/>
              <w:color w:val="auto"/>
              <w:sz w:val="22"/>
              <w:szCs w:val="22"/>
              <w:lang w:val="id-ID"/>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5E4524" w:rsidRPr="000B3CC7">
            <w:rPr>
              <w:rFonts w:ascii="XDPrime" w:hAnsi="XDPrime"/>
              <w:noProof/>
              <w:color w:val="auto"/>
              <w:sz w:val="22"/>
              <w:szCs w:val="22"/>
              <w:lang w:val="id-ID"/>
            </w:rPr>
            <w:t>i</w:t>
          </w:r>
        </w:p>
        <w:p w14:paraId="44637ED9" w14:textId="6CE513D4" w:rsidR="00915D10" w:rsidRPr="000B3CC7" w:rsidRDefault="00B63686" w:rsidP="005E4524">
          <w:pPr>
            <w:pStyle w:val="TOC1"/>
            <w:spacing w:line="276" w:lineRule="auto"/>
            <w:jc w:val="both"/>
            <w:rPr>
              <w:rFonts w:ascii="XDPrime" w:hAnsi="XDPrime"/>
              <w:b/>
              <w:bCs/>
              <w:noProof/>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5E4524" w:rsidRPr="000B3CC7">
            <w:rPr>
              <w:rFonts w:ascii="XDPrime" w:hAnsi="XDPrime"/>
              <w:b/>
              <w:bCs/>
              <w:noProof/>
            </w:rPr>
            <w:t>i</w:t>
          </w:r>
        </w:p>
        <w:p w14:paraId="7D271F39" w14:textId="738F870A"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i</w:t>
          </w:r>
          <w:r w:rsidR="005E4524" w:rsidRPr="000B3CC7">
            <w:rPr>
              <w:rFonts w:ascii="XDPrime" w:hAnsi="XDPrime"/>
              <w:b/>
              <w:bCs/>
              <w:noProof/>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lastRenderedPageBreak/>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6"/>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77777777" w:rsidR="00990911" w:rsidRPr="000B3CC7"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4AA1A68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367DEAC6" w14:textId="67801D16"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6</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C702F31" w14:textId="59B3881F" w:rsidR="004B1408" w:rsidRPr="000B3CC7" w:rsidRDefault="004B1408" w:rsidP="00F83B44">
      <w:pPr>
        <w:spacing w:after="0" w:line="240"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rkembangan digital menuntut sekolah untuk mengikuti perkembangan guna meningkatkan mutu pelayanan. Pada SMA Negeri 1 Kuta Selatan proses peminjaman dan pengembalian buku pada perpustakaannya masih dilakukan secara manual, yang menyebabkan pelayanan kurang efektif dan efesien. Tujuan dari penelitian ini menerapkan sebuah sistem informasi E-Library, dimana sistem perpustakaan ini dibuat dengan memanfaatkan teknologi informasi yaitu internet. Perancangan system ini dikembangkan dengan menerapakan beberapa metode, yaitu metode PXP (Personal Extreme Programming). Dengan ada nya pengembangan sistem E-Library, dengan website dapat memudahkan anggota perpustakaan untuk mengetahui informasi buku, dan dapat meminjam buku kapan saja dan dimana saja, sedangkan dengan system yang terintegrasi memudahkan staf pustakawan dalam mengelola data perpustakaan dan memberikan laporan perpustakaan dengan lebih akurat dan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492942F1" w14:textId="6CE55A6B" w:rsidR="00990911" w:rsidRPr="000B3CC7" w:rsidRDefault="004B1408" w:rsidP="00F83B44">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0B3CC7">
        <w:rPr>
          <w:rFonts w:ascii="XDPrime" w:eastAsia="DejaVu Sans" w:hAnsi="XDPrime" w:cs="Consolas"/>
          <w:i/>
          <w:noProof/>
          <w:kern w:val="1"/>
          <w:sz w:val="22"/>
          <w:szCs w:val="22"/>
          <w:lang w:val="id-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3B2A8C9E" w:rsidR="00285ABF" w:rsidRPr="000B3CC7" w:rsidRDefault="00670745"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Perkembangan teknologi mengalami perubahan yang sangat pesat seiring dengan perkembangan zaman</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Pr="000B3CC7">
        <w:rPr>
          <w:rFonts w:ascii="XDPrime" w:hAnsi="XDPrime" w:cs="Consolas"/>
          <w:noProof/>
          <w:sz w:val="22"/>
          <w:lang w:val="id-ID"/>
        </w:rPr>
        <w:t xml:space="preserve">. Pada zaman sekarang, penggunaan teknologi informasi serta komunikasi (TIK) telah cukup meluas dan  menyentuh semua aspek dalam kehidupan masyarakat. Sistem informasi artinya kombinasi berasal teknologi informasi menggunakan kegiatan manusia yang sedang memakai teknologi untuk operasi dan  manajemen. Sistem terkomputerisasi yang dipergunakan untuk memudahkan pencarian sebuah informasi yang diinginkan serta juga untuk menciptakan suatu sistem informasi </w:t>
      </w:r>
      <w:r w:rsidR="00FA7531" w:rsidRPr="000B3CC7">
        <w:rPr>
          <w:rFonts w:ascii="XDPrime" w:hAnsi="XDPrime" w:cs="Consolas"/>
          <w:noProof/>
          <w:sz w:val="22"/>
          <w:lang w:val="id-ID"/>
        </w:rPr>
        <w:t>yang</w:t>
      </w:r>
      <w:r w:rsidRPr="000B3CC7">
        <w:rPr>
          <w:rFonts w:ascii="XDPrime" w:hAnsi="XDPrime" w:cs="Consolas"/>
          <w:noProof/>
          <w:sz w:val="22"/>
          <w:lang w:val="id-ID"/>
        </w:rPr>
        <w:t xml:space="preserve"> terstruktur</w:t>
      </w:r>
      <w:r w:rsidR="00FA7531" w:rsidRPr="000B3CC7">
        <w:rPr>
          <w:rFonts w:ascii="XDPrime" w:hAnsi="XDPrime" w:cs="Consolas"/>
          <w:noProof/>
          <w:sz w:val="22"/>
          <w:lang w:val="id-ID"/>
        </w:rPr>
        <w:t>.</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7BBDE0C" w:rsidR="00E025B9" w:rsidRPr="000B3CC7" w:rsidRDefault="00907083"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Belajar </w:t>
      </w:r>
      <w:r w:rsidR="00A8580D" w:rsidRPr="000B3CC7">
        <w:rPr>
          <w:rFonts w:ascii="XDPrime" w:hAnsi="XDPrime" w:cs="Consolas"/>
          <w:noProof/>
          <w:sz w:val="22"/>
          <w:lang w:val="id-ID"/>
        </w:rPr>
        <w:t>adalah</w:t>
      </w:r>
      <w:r w:rsidRPr="000B3CC7">
        <w:rPr>
          <w:rFonts w:ascii="XDPrime" w:hAnsi="XDPrime" w:cs="Consolas"/>
          <w:noProof/>
          <w:sz w:val="22"/>
          <w:lang w:val="id-ID"/>
        </w:rPr>
        <w:t xml:space="preserve"> </w:t>
      </w:r>
      <w:r w:rsidR="00A8580D" w:rsidRPr="000B3CC7">
        <w:rPr>
          <w:rFonts w:ascii="XDPrime" w:hAnsi="XDPrime" w:cs="Consolas"/>
          <w:noProof/>
          <w:sz w:val="22"/>
          <w:lang w:val="id-ID"/>
        </w:rPr>
        <w:t>suatu proses atau upaya yang dilakukan setiap individu untuk mendapatkan perubahan tingkah laku, baik dalam bentuk pengetahuan, keterampilan, sikap dan nilai positif sebagai suatu pengalaman dari berbagai materi yang telah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belajar ini sangat dibantu oleh teknologi karena informasi yang dapat diakses sangat besar. </w:t>
      </w:r>
      <w:r w:rsidRPr="000B3CC7">
        <w:rPr>
          <w:rFonts w:ascii="XDPrime" w:hAnsi="XDPrime" w:cs="Consolas"/>
          <w:noProof/>
          <w:sz w:val="22"/>
          <w:lang w:val="id-ID"/>
        </w:rPr>
        <w:lastRenderedPageBreak/>
        <w:t xml:space="preserve">Saat ini dunia pendidikan juga telah berkembang pesat dan memanfaatkan teknologi. Seperti misalnya dalam </w:t>
      </w:r>
      <w:r w:rsidR="00A8580D" w:rsidRPr="000B3CC7">
        <w:rPr>
          <w:rFonts w:ascii="XDPrime" w:hAnsi="XDPrime" w:cs="Consolas"/>
          <w:noProof/>
          <w:sz w:val="22"/>
          <w:lang w:val="id-ID"/>
        </w:rPr>
        <w:t xml:space="preserve">administrasi sekolah, </w:t>
      </w:r>
      <w:r w:rsidRPr="000B3CC7">
        <w:rPr>
          <w:rFonts w:ascii="XDPrime" w:hAnsi="XDPrime" w:cs="Consolas"/>
          <w:noProof/>
          <w:sz w:val="22"/>
          <w:lang w:val="id-ID"/>
        </w:rPr>
        <w:t>pembelajaran atau pengiriman tugas biasanya manual tapi sekarang melalui sistem google classroom</w:t>
      </w:r>
      <w:r w:rsidR="00A8580D" w:rsidRPr="000B3CC7">
        <w:rPr>
          <w:rFonts w:ascii="XDPrime" w:hAnsi="XDPrime" w:cs="Consolas"/>
          <w:noProof/>
          <w:sz w:val="22"/>
          <w:lang w:val="id-ID"/>
        </w:rPr>
        <w:t>, lalu peminjaman buku menggunakan sistem digital.</w:t>
      </w:r>
      <w:r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64498E9C" w14:textId="19AAD739" w:rsidR="000E3710" w:rsidRPr="000B3CC7" w:rsidRDefault="00670745"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aat ini perlunya sistem terkomputerisasi untuk memudahkan dalam pencarian info</w:t>
      </w:r>
      <w:r w:rsidR="00404C82" w:rsidRPr="000B3CC7">
        <w:rPr>
          <w:rFonts w:ascii="XDPrime" w:hAnsi="XDPrime" w:cs="Consolas"/>
          <w:noProof/>
          <w:sz w:val="22"/>
          <w:lang w:val="id-ID"/>
        </w:rPr>
        <w:t>rmasi</w:t>
      </w:r>
      <w:r w:rsidRPr="000B3CC7">
        <w:rPr>
          <w:rFonts w:ascii="XDPrime" w:hAnsi="XDPrime" w:cs="Consolas"/>
          <w:noProof/>
          <w:sz w:val="22"/>
          <w:lang w:val="id-ID"/>
        </w:rPr>
        <w:t xml:space="preserve"> yang diinginkan dan  menciptakan sebuah sistem informasi perpustakaan yang lebih struktur, seperti memantau buku apa saja yang banyak dipinjam serta berapa jumlah buku yang masih terdapat semua itu bisa kita ketahui tanpa melihat buku catatan perpustakaan</w:t>
      </w:r>
      <w:r w:rsidR="000E3710" w:rsidRPr="000B3CC7">
        <w:rPr>
          <w:rFonts w:ascii="XDPrime" w:hAnsi="XDPrime" w:cs="Consolas"/>
          <w:noProof/>
          <w:sz w:val="22"/>
          <w:lang w:val="id-ID"/>
        </w:rPr>
        <w:t xml:space="preserve">. </w:t>
      </w:r>
      <w:r w:rsidR="00285ABF" w:rsidRPr="000B3CC7">
        <w:rPr>
          <w:rFonts w:ascii="XDPrime" w:hAnsi="XDPrime" w:cs="Consolas"/>
          <w:noProof/>
          <w:sz w:val="22"/>
          <w:lang w:val="id-ID"/>
        </w:rPr>
        <w:t xml:space="preserve">Perpustakaan sekolah ialah tempat yang dapat mempengaruhi salah  satu faktor penunjang keberhasilan pada proses belajar-mengajar pada lingkungan sekolah. Perpustakaan merupakan sumber ilmu pengetahuan yang wajib  dimiliki oleh setiap sekolah supaya peserta didik mudah dalam mencari informasi atau ilmu pengetahuan. dengan adanya perpustakaan sekolah, bisa menyampaikan rasa harapan membaca bagi peserta didik serta memunculkan norma baru, yaitu membaca. Perpustakaan sekolah memiliki peran yang sangat berpengaruh bagi pencapaian pendidikan nasional yang menginginkan para peserta didiknya dapat menaikkan pengetahuan dan  kecerdasan, mempunyai keterampilan hidup secara mandiri, dan  berakhlak mulia. Penggunaan sebuah sistem informasi perpustakaan dapat meningkatkan efektivitas serta membantu kinerja perpustakaan. Selain itu, keberadaannya dapat menaikkan </w:t>
      </w:r>
      <w:r w:rsidR="00285ABF" w:rsidRPr="000B3CC7">
        <w:rPr>
          <w:rFonts w:ascii="XDPrime" w:hAnsi="XDPrime" w:cs="Consolas"/>
          <w:noProof/>
          <w:sz w:val="22"/>
          <w:lang w:val="id-ID"/>
        </w:rPr>
        <w:lastRenderedPageBreak/>
        <w:t xml:space="preserve">efisiensi ketika serta biaya yang dikeluarkan dalam aktivitas perpustakaan. </w:t>
      </w:r>
    </w:p>
    <w:p w14:paraId="5A6CCA5B" w14:textId="77777777" w:rsidR="000E3710" w:rsidRPr="000B3CC7" w:rsidRDefault="000E3710" w:rsidP="000E3710">
      <w:pPr>
        <w:spacing w:after="0" w:line="276" w:lineRule="auto"/>
        <w:ind w:firstLine="567"/>
        <w:jc w:val="both"/>
        <w:rPr>
          <w:rFonts w:ascii="XDPrime" w:hAnsi="XDPrime" w:cs="Consolas"/>
          <w:noProof/>
          <w:sz w:val="22"/>
          <w:lang w:val="id-ID"/>
        </w:rPr>
      </w:pPr>
    </w:p>
    <w:p w14:paraId="3D6BBCDE" w14:textId="0ADA5D15"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MA Negeri 1 Kuta Selatan adalah Sekolah Menengah Atas yang selama ini tidak mempunyai perpustakaan digital. 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0B3CC7">
        <w:rPr>
          <w:rFonts w:ascii="XDPrime" w:hAnsi="XDPrime" w:cs="Consolas"/>
          <w:noProof/>
          <w:sz w:val="22"/>
          <w:lang w:val="id-ID"/>
        </w:rPr>
        <w:t>, lalu para siswa juga tidak mengerti bagaimana cara sistem peminjaman bukunya</w:t>
      </w:r>
      <w:r w:rsidR="001B2D7C" w:rsidRPr="000B3CC7">
        <w:rPr>
          <w:rFonts w:ascii="XDPrime" w:hAnsi="XDPrime" w:cs="Consolas"/>
          <w:noProof/>
          <w:sz w:val="22"/>
          <w:lang w:val="id-ID"/>
        </w:rPr>
        <w:t xml:space="preserve"> bagaimana yang membuat para siswa di SMA Negeri 1 Kuta Selatan menjadi kebingungan,</w:t>
      </w:r>
      <w:r w:rsidRPr="000B3CC7">
        <w:rPr>
          <w:rFonts w:ascii="XDPrime" w:hAnsi="XDPrime" w:cs="Consolas"/>
          <w:noProof/>
          <w:sz w:val="22"/>
          <w:lang w:val="id-ID"/>
        </w:rPr>
        <w:t xml:space="preserve"> hal tersebut juga dijumpai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01D6750" w:rsidR="00AE5820" w:rsidRPr="000B3CC7" w:rsidRDefault="00AE5820"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Berdasarkan masalah tersebut, maka perlu dibuatkan sistem perpustakaan digital, Perpustakaan Osaka (Pusaka) yang dapat memenuhi kebutuhan-kebutuhan yang diperlukan oleh Sekolah SMA Negeri 1 Kuta Selatan, Pustakawan, serta Anggota Perpustakaan baik Siswa dan Siswi, ataupun Masyarakat Umum. Pada penelitian ini pengembangan sistem akan menggunakan Framework Laravel dan menggunakan metode Personal Extreme Programming (PXP). Dengan menggunakan sistem perpustakaan digital yang telah dibangun diharapkan dapat membantu dan memberikan kemudahan dalam pengelolaan data perpustakaan bagi pustakawan dan pihak Sekolah SMA Negeri 1 Kuta Selatan serta dapat memudahkan anggota perpustakaan dalam mencari dan membaca koleksi pustaka yang memiliki file e-book.</w:t>
      </w:r>
    </w:p>
    <w:p w14:paraId="231124AE" w14:textId="50A91155"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Peneliti mengembangkan sistem menggunakan metode pengembangan PXP (Personal Extreme Programming) dan juga menggunakan framework Laravel. Personal Extreme Programming (PXP) adalah suatu proses pengembangan perangkat lunak yang didesain untuk diaplikasikan oleh solo developer atau engineer</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oleh satu orang developer. </w:t>
      </w:r>
      <w:r w:rsidR="006C6D2E" w:rsidRPr="000B3CC7">
        <w:rPr>
          <w:rFonts w:ascii="XDPrime" w:hAnsi="XDPrime" w:cs="Consolas"/>
          <w:noProof/>
          <w:sz w:val="22"/>
          <w:lang w:val="id-ID"/>
        </w:rPr>
        <w:t>Framework laravel merupakan framework yang dikembangkan oleh Taylor Otwell pada bulan Juni 2011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fungsi – fungsi yang disediakan 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Maka dari itu beberapa peneliti menemukan bahwa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di framework Laravel cukup besar dan kompleks sehingga peneliti mampu mengembangkan sistem informasi ini dari skala rendah, menengah, maupun tinggi.</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lastRenderedPageBreak/>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BFA9D10"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injam dan mengembalikan buku bagi siswa/siswi SMA Negeri 1 Kuta Selatan dan masyrakat umum.</w:t>
      </w:r>
    </w:p>
    <w:p w14:paraId="3230DFCA" w14:textId="750A1A5D"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ooking buku bagi siswa/siswi SMA Negeri 1 Kuta Selatan dan masyarakat umum</w:t>
      </w:r>
    </w:p>
    <w:p w14:paraId="6015FDAB"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 xml:space="preserve">Fitur membaca koleksi buku  bagi siswa/siswi SMA Negeri 1 Kuta Selatan dan masyarakat umum. </w:t>
      </w:r>
    </w:p>
    <w:p w14:paraId="1AAA9A98"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absensi pengunjung bagi siswa/siswi SMA Negeri 1 Kuta Selatan dan masyarakat umum.</w:t>
      </w:r>
    </w:p>
    <w:p w14:paraId="1B6C019C" w14:textId="54525776"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Mengunggah karya</w:t>
      </w:r>
      <w:r w:rsidR="00ED5A5A">
        <w:rPr>
          <w:rFonts w:ascii="XDPrime" w:hAnsi="XDPrime" w:cs="Consolas"/>
          <w:noProof/>
          <w:sz w:val="22"/>
          <w:lang w:val="en-ID"/>
        </w:rPr>
        <w:t xml:space="preserve"> </w:t>
      </w:r>
      <w:r>
        <w:rPr>
          <w:rFonts w:ascii="XDPrime" w:hAnsi="XDPrime" w:cs="Consolas"/>
          <w:noProof/>
          <w:sz w:val="22"/>
          <w:lang w:val="en-ID"/>
        </w:rPr>
        <w:t>hasil jurnal bagi siswa/siswi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000D926E" w:rsidR="0014338D" w:rsidRPr="000B3CC7" w:rsidRDefault="0014338D" w:rsidP="004F5238">
      <w:pPr>
        <w:pStyle w:val="ListParagraph"/>
        <w:spacing w:after="0" w:line="276" w:lineRule="auto"/>
        <w:ind w:left="1276" w:firstLine="354"/>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MA Negeri 1 Kuta Selatan adalah salah satu dari 8 SMA Negeri yang ada di Kabupaten Badung yang tepatnya berlokasi di Desa Kutuh, Kecamatan Kuta Selatan. SMA Negeri 1 Kuta Selatan semula bernama SMU Negeri 2 Kuta yang mulai dibuka pada tanggal 19 Juli 1999 dan diresmikan pembukaannya pada tanggal 20 Oktober 1999 oleh Menteri Pendidikan dan Kebudayaan Republik Indonesia dengan Surat Keputusan Nomor : 291/O/1999, kemudian melalui Surat Keputusan Bupati Badung No. 210 tahun 2003 tanggal 21 November 2003, nama SMU Negeri 2 Kuta berubah menjadi SMA Negeri 1 Kuta Selatan. Dari mulai berdiri sampai saat ini SMA Negeri 1 Kuta Selatan membuka program yaitu program IPA, program IPS,  program IPB.</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7A505094" w:rsidR="004F5238" w:rsidRPr="000B3CC7" w:rsidRDefault="004F5238" w:rsidP="004F5238">
      <w:pPr>
        <w:pStyle w:val="ListParagraph"/>
        <w:spacing w:after="0" w:line="276" w:lineRule="auto"/>
        <w:ind w:left="1276" w:firstLine="261"/>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Website adalah kumpulan halaman web yang dijalankan menggunakan browser dan internet. Website berada dalam domain atau subdomain yang sering disebut dengan WWW atau World Wide Web. Sebuah website dibuat dengan </w:t>
      </w:r>
      <w:r w:rsidRPr="000B3CC7">
        <w:rPr>
          <w:rFonts w:ascii="XDPrime" w:eastAsia="Times New Roman" w:hAnsi="XDPrime" w:cs="Consolas"/>
          <w:noProof/>
          <w:sz w:val="22"/>
          <w:szCs w:val="22"/>
          <w:lang w:val="id-ID"/>
        </w:rPr>
        <w:lastRenderedPageBreak/>
        <w:t>bahasa pemrograman HTML (Hyper Text Markup Language) yang diakses melalui protokol di interne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3F5CCB68"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Aplikasi E-Library merupakan sekumpulan kegiatan yang menggabungkan koleksi koleksi dan layanan dari perkembangan Teknologi Informasi dan Telekomunikasi (TIK). Aplikasi ini bertujuan untuk memudahkan para pengguna layanan dalam pencarian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 e-library atau juga disebut dengan perpustakaan digital adalah “perpustakaan yang mempunyai koleksi bahan pustaka sebagian besar dalam bentuk format digital yang disimpan dalam arsitektur komputerisasi dan bisa diakses memalui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71431B3B" w:rsidR="00402CF4"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istem merupakan elemen yang saling berkaitan dan saling mempengaruhi dalam melakukan kegiatan bersama untuk mencapai suatu tujuan tertentu</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76E964A2" w:rsidR="00694CB0"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istem informasi adalah suatu sistem di dalam suatu organisasi yang mempertemukan kebutuhan pengolahan transaksi harian, </w:t>
      </w:r>
      <w:r w:rsidRPr="000B3CC7">
        <w:rPr>
          <w:rFonts w:ascii="XDPrime" w:eastAsia="Times New Roman" w:hAnsi="XDPrime" w:cs="Consolas"/>
          <w:bCs/>
          <w:noProof/>
          <w:sz w:val="22"/>
          <w:szCs w:val="22"/>
          <w:lang w:val="id-ID"/>
        </w:rPr>
        <w:lastRenderedPageBreak/>
        <w:t>mendukung operasi, bersifat manajerial dan kegiatan strategi dari suatu organisasi dan menyediakan pihak luar tertentu dengan laporan - laporan yang diperlukan</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63B8F839" w:rsidR="001E11FA"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ngertian framework adalah suatu struktur konseptual dasar yang digunakan untuk memecahkan atau menangani suatu masalah yang kompleks. Singkatnya, framework adalah wadah atau kerangka kerja dari sebuah website yang akan dibangun. Dengan menggunakan kerangka tersebut waktu yang digunakan dalam membuat website lebih singkat dan memudahkan dalam melakukan perbaikan. 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07FC0ACF" w14:textId="77777777" w:rsidR="005233AA" w:rsidRPr="000B3CC7" w:rsidRDefault="005233AA" w:rsidP="005233AA">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rsonal Extreme Programming (PXP) adalah suatu proses pengembangan perangkat lunak</w:t>
      </w:r>
    </w:p>
    <w:p w14:paraId="6DB93EFF" w14:textId="18A02ED2" w:rsidR="005233AA" w:rsidRPr="000B3CC7" w:rsidRDefault="005233AA" w:rsidP="005233AA">
      <w:pPr>
        <w:pStyle w:val="ListParagraph"/>
        <w:spacing w:after="0" w:line="240" w:lineRule="auto"/>
        <w:ind w:left="1276"/>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yang didesain untuk diaplikasikan oleh solo developer atau engineer. Penggunakan metode PXP didasari oleh metode ini dapat diaplikasikan oleh solo developer serta toleransi terhadap perubahan dalam masa pengembangan sistem karena PXP sendiri merupakan modifikasi dari </w:t>
      </w:r>
      <w:r w:rsidRPr="000B3CC7">
        <w:rPr>
          <w:rFonts w:ascii="XDPrime" w:eastAsia="Times New Roman" w:hAnsi="XDPrime" w:cs="Consolas"/>
          <w:bCs/>
          <w:noProof/>
          <w:sz w:val="22"/>
          <w:szCs w:val="22"/>
          <w:lang w:val="id-ID"/>
        </w:rPr>
        <w:lastRenderedPageBreak/>
        <w:t>metode Extreme Programming (XP) yang menggunakan pendekatan Agile</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3]</w:t>
      </w:r>
      <w:r w:rsidR="00472738"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Robby Yuli Endra, Yuthsi Aprilinda, Yanuarius </w:t>
            </w:r>
            <w:r w:rsidRPr="000B3CC7">
              <w:rPr>
                <w:rFonts w:ascii="XDPrime" w:hAnsi="XDPrime" w:cs="Consolas"/>
                <w:noProof/>
                <w:sz w:val="16"/>
                <w:szCs w:val="16"/>
                <w:lang w:val="id-ID"/>
              </w:rPr>
              <w:lastRenderedPageBreak/>
              <w:t>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Analisis Perbandingan Bahasa Pemrograma</w:t>
            </w:r>
            <w:r w:rsidRPr="000B3CC7">
              <w:rPr>
                <w:rFonts w:ascii="XDPrime" w:hAnsi="XDPrime" w:cs="Consolas"/>
                <w:noProof/>
                <w:sz w:val="16"/>
                <w:szCs w:val="16"/>
                <w:lang w:val="id-ID"/>
              </w:rPr>
              <w:lastRenderedPageBreak/>
              <w:t>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rbandingan bahasa pemrograman </w:t>
            </w:r>
            <w:r w:rsidRPr="000B3CC7">
              <w:rPr>
                <w:rFonts w:ascii="XDPrime" w:hAnsi="XDPrime" w:cs="Consolas"/>
                <w:noProof/>
                <w:sz w:val="16"/>
                <w:szCs w:val="16"/>
                <w:lang w:val="id-ID"/>
              </w:rPr>
              <w:lastRenderedPageBreak/>
              <w:t>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Mempelajari perbandingan bahasa pemrograma</w:t>
            </w:r>
            <w:r w:rsidRPr="000B3CC7">
              <w:rPr>
                <w:rFonts w:ascii="XDPrime" w:hAnsi="XDPrime" w:cs="Consolas"/>
                <w:noProof/>
                <w:sz w:val="16"/>
                <w:szCs w:val="16"/>
                <w:lang w:val="id-ID"/>
              </w:rPr>
              <w:lastRenderedPageBreak/>
              <w:t>n PHP 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4</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070FDDBB"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1]</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0DD07479"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Dengan Weighted Product</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jenis data disini akan lebih kearah kategori mixed. Jadi dalam data tersebut terdapat data kualitatif berupa hasil wawancara 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5384ED53" w:rsidR="00BD74EE"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informasi atau fakta yang dikumpulkan selama proses observasi dan untuk lebih </w:t>
      </w:r>
      <w:r w:rsidRPr="000B3CC7">
        <w:rPr>
          <w:rFonts w:ascii="XDPrime" w:eastAsia="Times New Roman" w:hAnsi="XDPrime" w:cs="Consolas"/>
          <w:bCs/>
          <w:noProof/>
          <w:sz w:val="22"/>
          <w:szCs w:val="22"/>
          <w:lang w:val="id-ID"/>
        </w:rPr>
        <w:lastRenderedPageBreak/>
        <w:t>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0D8958F1"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F525ED">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lastRenderedPageBreak/>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36B0BE87"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58A0A8C" w14:textId="70525B70"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dilakukan identifikasi kebutuhan sistem, baik itu kebutuhan fungsional maupun kebutuhan non-fungsional dan disimpan ke dalam dokumen kebutuhan.</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107C5EEF"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lastRenderedPageBreak/>
        <w:t>Pada tahap ini, Peneliti akan membuat kumpulan tugas yang akan dilakukan berdasarkan pada dokumen kebutuhan atau dokumen kebutuhan fitur yang yang sudah dibuat.</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9FAABFB" w:rsidR="00D2225D" w:rsidRPr="000B3CC7" w:rsidRDefault="00D2225D" w:rsidP="00CF628E">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 xml:space="preserve">Pada tahap ini, </w:t>
      </w:r>
      <w:r w:rsidR="00CF628E" w:rsidRPr="000B3CC7">
        <w:rPr>
          <w:rFonts w:ascii="XDPrime" w:hAnsi="XDPrime" w:cs="Consolas"/>
          <w:noProof/>
          <w:sz w:val="22"/>
          <w:lang w:val="id-ID"/>
        </w:rPr>
        <w:t>memproses development sistem dimulai dari tugas yang menjadi fokus atau bagian yang paling penting terlebih dahulu.</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39D431E6" w14:textId="47C1219F" w:rsidR="00CF628E" w:rsidRPr="000B3CC7" w:rsidRDefault="00CF628E" w:rsidP="00CF628E">
      <w:pPr>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mulai mendesain database serta interface dari sitem yang dibuat.</w:t>
      </w:r>
    </w:p>
    <w:p w14:paraId="573398EB" w14:textId="77777777" w:rsidR="00CF628E" w:rsidRPr="000B3CC7" w:rsidRDefault="00CF628E"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0A4879E2"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ulai melakukan pengcodingang, baik itu dari sisi back-end maupun front-end. Namun dalam penelitian ini tidak akan melakukan Unit Test dan hanya melakukan fase sub, Code Generation dan Code Refactor.</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10F6F55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lakukan  pengujian terhadap fungsionalitas modul sistem 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lastRenderedPageBreak/>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7FBF424A"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lakukan  pengujian, jika masih terdapat bug maka akan dilakukan iterasi baru pada modul yang sama, jika tidak maka akan dilanjutkan dengan membuat iterasi baru pada modul selanjutnya hingga setiap modul sistem selesai dikerjakan.</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4"/>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3C8E1178" w14:textId="440B622E" w:rsidR="00472738" w:rsidRPr="000B3CC7"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72738" w:rsidRPr="000B3CC7">
        <w:rPr>
          <w:rFonts w:ascii="XDPrime" w:hAnsi="XDPrime" w:cs="Times New Roman"/>
          <w:noProof/>
          <w:sz w:val="22"/>
          <w:szCs w:val="24"/>
          <w:lang w:val="id-ID"/>
        </w:rPr>
        <w:t>[1]</w:t>
      </w:r>
      <w:r w:rsidR="00472738" w:rsidRPr="000B3CC7">
        <w:rPr>
          <w:rFonts w:ascii="XDPrime" w:hAnsi="XDPrime" w:cs="Times New Roman"/>
          <w:noProof/>
          <w:sz w:val="22"/>
          <w:szCs w:val="24"/>
          <w:lang w:val="id-ID"/>
        </w:rPr>
        <w:tab/>
        <w:t xml:space="preserve">2021 Herfandi, Arman Diansyah, Eri Sasmita Susanto, “JINTEKS ( Jurnal Informatika Teknologi dan Sains ) ISSN 2686-3359 ( Online ) JINTEKS ( Jurnal Informatika Teknologi dan Sains ) ISSN 2686-3359 ( Online ),” </w:t>
      </w:r>
      <w:r w:rsidR="00472738" w:rsidRPr="000B3CC7">
        <w:rPr>
          <w:rFonts w:ascii="XDPrime" w:hAnsi="XDPrime" w:cs="Times New Roman"/>
          <w:i/>
          <w:iCs/>
          <w:noProof/>
          <w:sz w:val="22"/>
          <w:szCs w:val="24"/>
          <w:lang w:val="id-ID"/>
        </w:rPr>
        <w:t>(Jurnal Inform. Teknol. dan Sains</w:t>
      </w:r>
      <w:r w:rsidR="00472738" w:rsidRPr="000B3CC7">
        <w:rPr>
          <w:rFonts w:ascii="XDPrime" w:hAnsi="XDPrime" w:cs="Times New Roman"/>
          <w:noProof/>
          <w:sz w:val="22"/>
          <w:szCs w:val="24"/>
          <w:lang w:val="id-ID"/>
        </w:rPr>
        <w:t>, vol. 3, no. 1, hal. 301–307, 2021.</w:t>
      </w:r>
    </w:p>
    <w:p w14:paraId="31410A6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2]</w:t>
      </w:r>
      <w:r w:rsidRPr="000B3CC7">
        <w:rPr>
          <w:rFonts w:ascii="XDPrime" w:hAnsi="XDPrime" w:cs="Times New Roman"/>
          <w:noProof/>
          <w:sz w:val="22"/>
          <w:szCs w:val="24"/>
          <w:lang w:val="id-ID"/>
        </w:rPr>
        <w:tab/>
        <w:t xml:space="preserve">A. Djamaluddin dan Wardana, </w:t>
      </w:r>
      <w:r w:rsidRPr="000B3CC7">
        <w:rPr>
          <w:rFonts w:ascii="XDPrime" w:hAnsi="XDPrime" w:cs="Times New Roman"/>
          <w:i/>
          <w:iCs/>
          <w:noProof/>
          <w:sz w:val="22"/>
          <w:szCs w:val="24"/>
          <w:lang w:val="id-ID"/>
        </w:rPr>
        <w:t>Belajar Dan Pembelajaran</w:t>
      </w:r>
      <w:r w:rsidRPr="000B3CC7">
        <w:rPr>
          <w:rFonts w:ascii="XDPrime" w:hAnsi="XDPrime" w:cs="Times New Roman"/>
          <w:noProof/>
          <w:sz w:val="22"/>
          <w:szCs w:val="24"/>
          <w:lang w:val="id-ID"/>
        </w:rPr>
        <w:t>. Sulawesi Selatan: CV Kaaffah Learning Center, 2019.</w:t>
      </w:r>
    </w:p>
    <w:p w14:paraId="2737E04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3]</w:t>
      </w:r>
      <w:r w:rsidRPr="000B3CC7">
        <w:rPr>
          <w:rFonts w:ascii="XDPrime" w:hAnsi="XDPrime" w:cs="Times New Roman"/>
          <w:noProof/>
          <w:sz w:val="22"/>
          <w:szCs w:val="24"/>
          <w:lang w:val="id-ID"/>
        </w:rPr>
        <w:tab/>
        <w:t xml:space="preserve">Y. Dzhurov, I. Krasteva, dan S. Ilieva, “Personal Extreme Programming–An Agile Process for Autonomous Developers,” </w:t>
      </w:r>
      <w:r w:rsidRPr="000B3CC7">
        <w:rPr>
          <w:rFonts w:ascii="XDPrime" w:hAnsi="XDPrime" w:cs="Times New Roman"/>
          <w:i/>
          <w:iCs/>
          <w:noProof/>
          <w:sz w:val="22"/>
          <w:szCs w:val="24"/>
          <w:lang w:val="id-ID"/>
        </w:rPr>
        <w:t>Int. Conf. software, Serv. Semant. Technol.</w:t>
      </w:r>
      <w:r w:rsidRPr="000B3CC7">
        <w:rPr>
          <w:rFonts w:ascii="XDPrime" w:hAnsi="XDPrime" w:cs="Times New Roman"/>
          <w:noProof/>
          <w:sz w:val="22"/>
          <w:szCs w:val="24"/>
          <w:lang w:val="id-ID"/>
        </w:rPr>
        <w:t>, no. August 2016, hal. 252–259, 2009.</w:t>
      </w:r>
    </w:p>
    <w:p w14:paraId="25A4417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4]</w:t>
      </w:r>
      <w:r w:rsidRPr="000B3CC7">
        <w:rPr>
          <w:rFonts w:ascii="XDPrime" w:hAnsi="XDPrime" w:cs="Times New Roman"/>
          <w:noProof/>
          <w:sz w:val="22"/>
          <w:szCs w:val="24"/>
          <w:lang w:val="id-ID"/>
        </w:rPr>
        <w:tab/>
        <w:t xml:space="preserve">D. Mediana dan A. I. Nurhidayat, “Rancang Bangun Aplikasi Helpdesk (A-Desk) Berbasis Web Menggunakan Framework Laravel ( Studi Kasus di PDAM Surya Sembada Kota Surabaya ),” </w:t>
      </w:r>
      <w:r w:rsidRPr="000B3CC7">
        <w:rPr>
          <w:rFonts w:ascii="XDPrime" w:hAnsi="XDPrime" w:cs="Times New Roman"/>
          <w:i/>
          <w:iCs/>
          <w:noProof/>
          <w:sz w:val="22"/>
          <w:szCs w:val="24"/>
          <w:lang w:val="id-ID"/>
        </w:rPr>
        <w:t>J. Manaj. Inform.</w:t>
      </w:r>
      <w:r w:rsidRPr="000B3CC7">
        <w:rPr>
          <w:rFonts w:ascii="XDPrime" w:hAnsi="XDPrime" w:cs="Times New Roman"/>
          <w:noProof/>
          <w:sz w:val="22"/>
          <w:szCs w:val="24"/>
          <w:lang w:val="id-ID"/>
        </w:rPr>
        <w:t>, vol. 8, no. 2, hal. 75–81, 2018.</w:t>
      </w:r>
    </w:p>
    <w:p w14:paraId="296F3543"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5]</w:t>
      </w:r>
      <w:r w:rsidRPr="000B3CC7">
        <w:rPr>
          <w:rFonts w:ascii="XDPrime" w:hAnsi="XDPrime" w:cs="Times New Roman"/>
          <w:noProof/>
          <w:sz w:val="22"/>
          <w:szCs w:val="24"/>
          <w:lang w:val="id-ID"/>
        </w:rPr>
        <w:tab/>
        <w:t xml:space="preserve">R. Y. Endra, Y. Aprilinda, Y. Y. Dharmawan, dan W. Ramadhan, “Analisis Perbandingan Bahasa Pemrograman PHP Laravel dengan PHP Native pada Pengembangan Website,” </w:t>
      </w:r>
      <w:r w:rsidRPr="000B3CC7">
        <w:rPr>
          <w:rFonts w:ascii="XDPrime" w:hAnsi="XDPrime" w:cs="Times New Roman"/>
          <w:i/>
          <w:iCs/>
          <w:noProof/>
          <w:sz w:val="22"/>
          <w:szCs w:val="24"/>
          <w:lang w:val="id-ID"/>
        </w:rPr>
        <w:t>Expert J. Manaj. Sist. Inf. dan Teknol.</w:t>
      </w:r>
      <w:r w:rsidRPr="000B3CC7">
        <w:rPr>
          <w:rFonts w:ascii="XDPrime" w:hAnsi="XDPrime" w:cs="Times New Roman"/>
          <w:noProof/>
          <w:sz w:val="22"/>
          <w:szCs w:val="24"/>
          <w:lang w:val="id-ID"/>
        </w:rPr>
        <w:t>, vol. 11, no. 1, hal. 48, 2021.</w:t>
      </w:r>
    </w:p>
    <w:p w14:paraId="2A5B216F"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6]</w:t>
      </w:r>
      <w:r w:rsidRPr="000B3CC7">
        <w:rPr>
          <w:rFonts w:ascii="XDPrime" w:hAnsi="XDPrime" w:cs="Times New Roman"/>
          <w:noProof/>
          <w:sz w:val="22"/>
          <w:szCs w:val="24"/>
          <w:lang w:val="id-ID"/>
        </w:rPr>
        <w:tab/>
        <w:t xml:space="preserve">E. B. Pratama, D. O. Sihombing, A. Nugraha, dan D. Putra, “Aplikasi E-library Untuk Pengelolaan Data Buku Berbasis Web Pada SMA N 1 Sungai Raya Menggunakan Model Waterfall,” </w:t>
      </w:r>
      <w:r w:rsidRPr="000B3CC7">
        <w:rPr>
          <w:rFonts w:ascii="XDPrime" w:hAnsi="XDPrime" w:cs="Times New Roman"/>
          <w:i/>
          <w:iCs/>
          <w:noProof/>
          <w:sz w:val="22"/>
          <w:szCs w:val="24"/>
          <w:lang w:val="id-ID"/>
        </w:rPr>
        <w:t>Simp. Nas. Ilmu Pengetah. dan Teknol.</w:t>
      </w:r>
      <w:r w:rsidRPr="000B3CC7">
        <w:rPr>
          <w:rFonts w:ascii="XDPrime" w:hAnsi="XDPrime" w:cs="Times New Roman"/>
          <w:noProof/>
          <w:sz w:val="22"/>
          <w:szCs w:val="24"/>
          <w:lang w:val="id-ID"/>
        </w:rPr>
        <w:t>, hal. 97–102, 2014.</w:t>
      </w:r>
    </w:p>
    <w:p w14:paraId="051E6DD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7]</w:t>
      </w:r>
      <w:r w:rsidRPr="000B3CC7">
        <w:rPr>
          <w:rFonts w:ascii="XDPrime" w:hAnsi="XDPrime" w:cs="Times New Roman"/>
          <w:noProof/>
          <w:sz w:val="22"/>
          <w:szCs w:val="24"/>
          <w:lang w:val="id-ID"/>
        </w:rPr>
        <w:tab/>
        <w:t xml:space="preserve">S. Sulthoni, “Sistem Informasi E-commerce </w:t>
      </w:r>
      <w:r w:rsidRPr="000B3CC7">
        <w:rPr>
          <w:rFonts w:ascii="XDPrime" w:hAnsi="XDPrime" w:cs="Times New Roman"/>
          <w:noProof/>
          <w:sz w:val="22"/>
          <w:szCs w:val="24"/>
          <w:lang w:val="id-ID"/>
        </w:rPr>
        <w:lastRenderedPageBreak/>
        <w:t xml:space="preserve">Pemasaran Hasil Pertanian Desa Kluwan Berbasis Web,” </w:t>
      </w:r>
      <w:r w:rsidRPr="000B3CC7">
        <w:rPr>
          <w:rFonts w:ascii="XDPrime" w:hAnsi="XDPrime" w:cs="Times New Roman"/>
          <w:i/>
          <w:iCs/>
          <w:noProof/>
          <w:sz w:val="22"/>
          <w:szCs w:val="24"/>
          <w:lang w:val="id-ID"/>
        </w:rPr>
        <w:t>J. Mhs. STEKOM Semarang</w:t>
      </w:r>
      <w:r w:rsidRPr="000B3CC7">
        <w:rPr>
          <w:rFonts w:ascii="XDPrime" w:hAnsi="XDPrime" w:cs="Times New Roman"/>
          <w:noProof/>
          <w:sz w:val="22"/>
          <w:szCs w:val="24"/>
          <w:lang w:val="id-ID"/>
        </w:rPr>
        <w:t>, vol. 1, no. 1, 2014.</w:t>
      </w:r>
    </w:p>
    <w:p w14:paraId="7B69057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8]</w:t>
      </w:r>
      <w:r w:rsidRPr="000B3CC7">
        <w:rPr>
          <w:rFonts w:ascii="XDPrime" w:hAnsi="XDPrime" w:cs="Times New Roman"/>
          <w:noProof/>
          <w:sz w:val="22"/>
          <w:szCs w:val="24"/>
          <w:lang w:val="id-ID"/>
        </w:rPr>
        <w:tab/>
        <w:t>E. Sutanta, “Sistem Informasi Manajemen,” vol. 1, no. 1, hal. xvi+320, 2003.</w:t>
      </w:r>
    </w:p>
    <w:p w14:paraId="07033B5D"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9]</w:t>
      </w:r>
      <w:r w:rsidRPr="000B3CC7">
        <w:rPr>
          <w:rFonts w:ascii="XDPrime" w:hAnsi="XDPrime" w:cs="Times New Roman"/>
          <w:noProof/>
          <w:sz w:val="22"/>
          <w:szCs w:val="24"/>
          <w:lang w:val="id-ID"/>
        </w:rPr>
        <w:tab/>
        <w:t xml:space="preserve">I. W. D. Yasa, I. P. Satwika, E. G. A. Dewi, dan N. L. P. N. S. P. Astawa, “Framework CodeIgniter pada Rancang Bangun Prili (Primakara Library),” </w:t>
      </w:r>
      <w:r w:rsidRPr="000B3CC7">
        <w:rPr>
          <w:rFonts w:ascii="XDPrime" w:hAnsi="XDPrime" w:cs="Times New Roman"/>
          <w:i/>
          <w:iCs/>
          <w:noProof/>
          <w:sz w:val="22"/>
          <w:szCs w:val="24"/>
          <w:lang w:val="id-ID"/>
        </w:rPr>
        <w:t>J. Ilm. Ilmu Terap. Univ. Jambi|JIITUJ|</w:t>
      </w:r>
      <w:r w:rsidRPr="000B3CC7">
        <w:rPr>
          <w:rFonts w:ascii="XDPrime" w:hAnsi="XDPrime" w:cs="Times New Roman"/>
          <w:noProof/>
          <w:sz w:val="22"/>
          <w:szCs w:val="24"/>
          <w:lang w:val="id-ID"/>
        </w:rPr>
        <w:t>, vol. 4, no. 2, hal. 132–152, 2020.</w:t>
      </w:r>
    </w:p>
    <w:p w14:paraId="22091AF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0]</w:t>
      </w:r>
      <w:r w:rsidRPr="000B3CC7">
        <w:rPr>
          <w:rFonts w:ascii="XDPrime" w:hAnsi="XDPrime" w:cs="Times New Roman"/>
          <w:noProof/>
          <w:sz w:val="22"/>
          <w:szCs w:val="24"/>
          <w:lang w:val="id-ID"/>
        </w:rPr>
        <w:tab/>
        <w:t>B. E. P. Basuki Rahmad, “Rancangan Pembangunan Web E-Library Pada Perpustakaan Aptikom Indonesia Berbasis Web,” vol. 27037, no. 1, hal. 60–68, 2013.</w:t>
      </w:r>
    </w:p>
    <w:p w14:paraId="525BD702"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1]</w:t>
      </w:r>
      <w:r w:rsidRPr="000B3CC7">
        <w:rPr>
          <w:rFonts w:ascii="XDPrime" w:hAnsi="XDPrime" w:cs="Times New Roman"/>
          <w:noProof/>
          <w:sz w:val="22"/>
          <w:szCs w:val="24"/>
          <w:lang w:val="id-ID"/>
        </w:rPr>
        <w:tab/>
        <w:t xml:space="preserve">F. F. Theo, V. Tulenan, dan A. Sambul, “Rancang Bangun Aplikasi Digital Library Universitas Sam Ratulangi,” </w:t>
      </w:r>
      <w:r w:rsidRPr="000B3CC7">
        <w:rPr>
          <w:rFonts w:ascii="XDPrime" w:hAnsi="XDPrime" w:cs="Times New Roman"/>
          <w:i/>
          <w:iCs/>
          <w:noProof/>
          <w:sz w:val="22"/>
          <w:szCs w:val="24"/>
          <w:lang w:val="id-ID"/>
        </w:rPr>
        <w:t>J. Tek. Inform.</w:t>
      </w:r>
      <w:r w:rsidRPr="000B3CC7">
        <w:rPr>
          <w:rFonts w:ascii="XDPrime" w:hAnsi="XDPrime" w:cs="Times New Roman"/>
          <w:noProof/>
          <w:sz w:val="22"/>
          <w:szCs w:val="24"/>
          <w:lang w:val="id-ID"/>
        </w:rPr>
        <w:t>, vol. 15, no. 4, hal. 271–282, 2020.</w:t>
      </w:r>
    </w:p>
    <w:p w14:paraId="285455CC"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noProof/>
          <w:sz w:val="22"/>
          <w:lang w:val="id-ID"/>
        </w:rPr>
      </w:pPr>
      <w:r w:rsidRPr="000B3CC7">
        <w:rPr>
          <w:rFonts w:ascii="XDPrime" w:hAnsi="XDPrime" w:cs="Times New Roman"/>
          <w:noProof/>
          <w:sz w:val="22"/>
          <w:szCs w:val="24"/>
          <w:lang w:val="id-ID"/>
        </w:rPr>
        <w:t>[12]</w:t>
      </w:r>
      <w:r w:rsidRPr="000B3CC7">
        <w:rPr>
          <w:rFonts w:ascii="XDPrime" w:hAnsi="XDPrime" w:cs="Times New Roman"/>
          <w:noProof/>
          <w:sz w:val="22"/>
          <w:szCs w:val="24"/>
          <w:lang w:val="id-ID"/>
        </w:rPr>
        <w:tab/>
        <w:t xml:space="preserve">S. E. Eriana dan A. Zein, “Penerapan Metode Personal Extreme Programming dalam Perancangan Aplikasi Pemilihan Ketua HMSI denga Weighted Product,” </w:t>
      </w:r>
      <w:r w:rsidRPr="000B3CC7">
        <w:rPr>
          <w:rFonts w:ascii="XDPrime" w:hAnsi="XDPrime" w:cs="Times New Roman"/>
          <w:i/>
          <w:iCs/>
          <w:noProof/>
          <w:sz w:val="22"/>
          <w:szCs w:val="24"/>
          <w:lang w:val="id-ID"/>
        </w:rPr>
        <w:t>J. Ilmu Komput. JIK Vol. IV No.02 Desember 2021</w:t>
      </w:r>
      <w:r w:rsidRPr="000B3CC7">
        <w:rPr>
          <w:rFonts w:ascii="XDPrime" w:hAnsi="XDPrime" w:cs="Times New Roman"/>
          <w:noProof/>
          <w:sz w:val="22"/>
          <w:szCs w:val="24"/>
          <w:lang w:val="id-ID"/>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2A8E9" w14:textId="77777777" w:rsidR="0064126E" w:rsidRDefault="0064126E">
      <w:pPr>
        <w:spacing w:after="0" w:line="240" w:lineRule="auto"/>
      </w:pPr>
      <w:r>
        <w:separator/>
      </w:r>
    </w:p>
  </w:endnote>
  <w:endnote w:type="continuationSeparator" w:id="0">
    <w:p w14:paraId="2D6EA4EB" w14:textId="77777777" w:rsidR="0064126E" w:rsidRDefault="00641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170FA" w14:textId="77777777" w:rsidR="0064126E" w:rsidRDefault="0064126E">
      <w:pPr>
        <w:spacing w:after="0" w:line="240" w:lineRule="auto"/>
      </w:pPr>
      <w:r>
        <w:separator/>
      </w:r>
    </w:p>
  </w:footnote>
  <w:footnote w:type="continuationSeparator" w:id="0">
    <w:p w14:paraId="3727CDFE" w14:textId="77777777" w:rsidR="0064126E" w:rsidRDefault="00641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3074"/>
    <w:rsid w:val="00045DF6"/>
    <w:rsid w:val="00056D54"/>
    <w:rsid w:val="0008634A"/>
    <w:rsid w:val="000A021B"/>
    <w:rsid w:val="000B3CC7"/>
    <w:rsid w:val="000B54A9"/>
    <w:rsid w:val="000E371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9403F"/>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D708C"/>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745"/>
    <w:rsid w:val="00691E5E"/>
    <w:rsid w:val="00694CB0"/>
    <w:rsid w:val="00697906"/>
    <w:rsid w:val="006C6D2E"/>
    <w:rsid w:val="006D2A3F"/>
    <w:rsid w:val="006E6A98"/>
    <w:rsid w:val="006F2EA7"/>
    <w:rsid w:val="006F4C50"/>
    <w:rsid w:val="00701224"/>
    <w:rsid w:val="0072057B"/>
    <w:rsid w:val="00734DDE"/>
    <w:rsid w:val="00736D44"/>
    <w:rsid w:val="0076364A"/>
    <w:rsid w:val="00773081"/>
    <w:rsid w:val="00785AF6"/>
    <w:rsid w:val="00786799"/>
    <w:rsid w:val="007942DE"/>
    <w:rsid w:val="007C5C0E"/>
    <w:rsid w:val="007E086D"/>
    <w:rsid w:val="007F6121"/>
    <w:rsid w:val="00803E07"/>
    <w:rsid w:val="0080661F"/>
    <w:rsid w:val="00813428"/>
    <w:rsid w:val="008758D9"/>
    <w:rsid w:val="00877514"/>
    <w:rsid w:val="00880A4F"/>
    <w:rsid w:val="008824A2"/>
    <w:rsid w:val="0088577D"/>
    <w:rsid w:val="008B6408"/>
    <w:rsid w:val="008D2E6A"/>
    <w:rsid w:val="008D51EF"/>
    <w:rsid w:val="00907083"/>
    <w:rsid w:val="00912CA5"/>
    <w:rsid w:val="00915D10"/>
    <w:rsid w:val="00926FDD"/>
    <w:rsid w:val="0094418D"/>
    <w:rsid w:val="009629CF"/>
    <w:rsid w:val="00990522"/>
    <w:rsid w:val="00990911"/>
    <w:rsid w:val="00996FDC"/>
    <w:rsid w:val="0099736A"/>
    <w:rsid w:val="009A2DAE"/>
    <w:rsid w:val="009A5E28"/>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94656"/>
    <w:rsid w:val="00B95575"/>
    <w:rsid w:val="00BA38BA"/>
    <w:rsid w:val="00BA6EB2"/>
    <w:rsid w:val="00BD1A05"/>
    <w:rsid w:val="00BD4DE7"/>
    <w:rsid w:val="00BD5873"/>
    <w:rsid w:val="00BD74EE"/>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33</Pages>
  <Words>8527</Words>
  <Characters>4860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71</cp:revision>
  <dcterms:created xsi:type="dcterms:W3CDTF">2020-12-03T07:23:00Z</dcterms:created>
  <dcterms:modified xsi:type="dcterms:W3CDTF">2022-11-23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